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B35834" w14:textId="77777777" w:rsidR="0021463B" w:rsidRPr="0046674C" w:rsidRDefault="000B4ABA" w:rsidP="0046674C">
      <w:pPr>
        <w:tabs>
          <w:tab w:val="left" w:pos="8505"/>
        </w:tabs>
        <w:spacing w:after="0" w:line="240" w:lineRule="auto"/>
        <w:ind w:right="714"/>
        <w:rPr>
          <w:rFonts w:ascii="Times New Roman" w:hAnsi="Times New Roman" w:cs="Times New Roman"/>
          <w:sz w:val="24"/>
          <w:szCs w:val="24"/>
          <w:lang w:val="en-GB"/>
        </w:rPr>
      </w:pPr>
      <w:r w:rsidRPr="00E72494"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r w:rsidR="002F6216" w:rsidRPr="00E72494">
        <w:rPr>
          <w:rFonts w:ascii="Times New Roman" w:hAnsi="Times New Roman" w:cs="Times New Roman"/>
          <w:b/>
          <w:sz w:val="24"/>
          <w:szCs w:val="24"/>
        </w:rPr>
        <w:t>12</w:t>
      </w:r>
      <w:r w:rsidR="006B69EB" w:rsidRPr="00E72494">
        <w:rPr>
          <w:rFonts w:ascii="Times New Roman" w:hAnsi="Times New Roman" w:cs="Times New Roman"/>
          <w:b/>
          <w:sz w:val="24"/>
          <w:szCs w:val="24"/>
        </w:rPr>
        <w:t xml:space="preserve"> Table</w:t>
      </w:r>
      <w:r w:rsidR="006B69EB">
        <w:rPr>
          <w:rFonts w:ascii="Times New Roman" w:hAnsi="Times New Roman" w:cs="Times New Roman"/>
          <w:sz w:val="24"/>
          <w:szCs w:val="24"/>
        </w:rPr>
        <w:t>.</w:t>
      </w:r>
      <w:r w:rsidR="0021463B">
        <w:rPr>
          <w:rFonts w:ascii="Times New Roman" w:hAnsi="Times New Roman" w:cs="Times New Roman"/>
          <w:sz w:val="24"/>
          <w:szCs w:val="24"/>
        </w:rPr>
        <w:t xml:space="preserve"> </w:t>
      </w:r>
      <w:r w:rsidR="0021463B" w:rsidRPr="006D4934">
        <w:rPr>
          <w:rFonts w:ascii="Times New Roman" w:hAnsi="Times New Roman" w:cs="Times New Roman"/>
          <w:sz w:val="24"/>
          <w:szCs w:val="24"/>
        </w:rPr>
        <w:t>The effect of frequency of deworming on anthropometric outcomes over 12 months, using one-way ANOVA and multivariable linear regression analysis</w:t>
      </w:r>
      <w:r w:rsidR="00A86D6D">
        <w:rPr>
          <w:rFonts w:ascii="Times New Roman" w:hAnsi="Times New Roman" w:cs="Times New Roman"/>
          <w:sz w:val="24"/>
          <w:szCs w:val="24"/>
        </w:rPr>
        <w:t>, complete case analysis</w:t>
      </w:r>
      <w:r>
        <w:rPr>
          <w:rFonts w:ascii="Times New Roman" w:hAnsi="Times New Roman" w:cs="Times New Roman"/>
          <w:sz w:val="24"/>
          <w:szCs w:val="24"/>
        </w:rPr>
        <w:t>*</w:t>
      </w:r>
      <w:r w:rsidR="0021463B" w:rsidRPr="006D4934">
        <w:rPr>
          <w:rFonts w:ascii="Times New Roman" w:hAnsi="Times New Roman" w:cs="Times New Roman"/>
          <w:sz w:val="24"/>
          <w:szCs w:val="24"/>
        </w:rPr>
        <w:t xml:space="preserve"> (n=1</w:t>
      </w:r>
      <w:r w:rsidR="00BB69D3">
        <w:rPr>
          <w:rFonts w:ascii="Times New Roman" w:hAnsi="Times New Roman" w:cs="Times New Roman"/>
          <w:sz w:val="24"/>
          <w:szCs w:val="24"/>
        </w:rPr>
        <w:t>167</w:t>
      </w:r>
      <w:r w:rsidR="0021463B" w:rsidRPr="006D4934">
        <w:rPr>
          <w:rFonts w:ascii="Times New Roman" w:hAnsi="Times New Roman" w:cs="Times New Roman"/>
          <w:sz w:val="24"/>
          <w:szCs w:val="24"/>
        </w:rPr>
        <w:t>).</w:t>
      </w:r>
    </w:p>
    <w:tbl>
      <w:tblPr>
        <w:tblW w:w="7151" w:type="dxa"/>
        <w:tblInd w:w="959" w:type="dxa"/>
        <w:tblLook w:val="04A0" w:firstRow="1" w:lastRow="0" w:firstColumn="1" w:lastColumn="0" w:noHBand="0" w:noVBand="1"/>
      </w:tblPr>
      <w:tblGrid>
        <w:gridCol w:w="2171"/>
        <w:gridCol w:w="1660"/>
        <w:gridCol w:w="1660"/>
        <w:gridCol w:w="1660"/>
      </w:tblGrid>
      <w:tr w:rsidR="006B69EB" w:rsidRPr="0046674C" w14:paraId="471B7414" w14:textId="77777777" w:rsidTr="0046674C">
        <w:trPr>
          <w:trHeight w:val="315"/>
        </w:trPr>
        <w:tc>
          <w:tcPr>
            <w:tcW w:w="2171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BAF50" w14:textId="77777777" w:rsidR="006B69EB" w:rsidRPr="0046674C" w:rsidRDefault="006B69E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 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1639C" w14:textId="77777777" w:rsidR="006B69EB" w:rsidRPr="0046674C" w:rsidRDefault="006B69E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MBD/PBO**</w:t>
            </w:r>
            <w:r w:rsidRPr="0046674C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1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71F74" w14:textId="77777777" w:rsidR="006B69EB" w:rsidRPr="0046674C" w:rsidRDefault="006B69E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PBO/MBD**</w:t>
            </w:r>
            <w:r w:rsidRPr="0046674C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2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E7F6E" w14:textId="77777777" w:rsidR="006B69EB" w:rsidRPr="0046674C" w:rsidRDefault="006B69E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MBD/MBD**</w:t>
            </w:r>
            <w:r w:rsidRPr="0046674C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3</w:t>
            </w:r>
          </w:p>
        </w:tc>
      </w:tr>
      <w:tr w:rsidR="0021463B" w:rsidRPr="0046674C" w14:paraId="391F57FB" w14:textId="77777777" w:rsidTr="0046674C">
        <w:trPr>
          <w:trHeight w:val="330"/>
        </w:trPr>
        <w:tc>
          <w:tcPr>
            <w:tcW w:w="2171" w:type="dxa"/>
            <w:vMerge/>
            <w:tcBorders>
              <w:bottom w:val="single" w:sz="4" w:space="0" w:color="auto"/>
            </w:tcBorders>
            <w:vAlign w:val="bottom"/>
            <w:hideMark/>
          </w:tcPr>
          <w:p w14:paraId="03410A4C" w14:textId="77777777" w:rsidR="0021463B" w:rsidRPr="0046674C" w:rsidRDefault="0021463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4AFB7" w14:textId="77777777" w:rsidR="0021463B" w:rsidRPr="0046674C" w:rsidRDefault="0021463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388)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602D6" w14:textId="77777777" w:rsidR="0021463B" w:rsidRPr="0046674C" w:rsidRDefault="0021463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398)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77FD1" w14:textId="77777777" w:rsidR="0021463B" w:rsidRPr="0046674C" w:rsidRDefault="0021463B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381)</w:t>
            </w:r>
          </w:p>
        </w:tc>
      </w:tr>
      <w:tr w:rsidR="009C7E2A" w:rsidRPr="0046674C" w14:paraId="56FC6E3F" w14:textId="77777777" w:rsidTr="0046674C">
        <w:trPr>
          <w:trHeight w:val="315"/>
        </w:trPr>
        <w:tc>
          <w:tcPr>
            <w:tcW w:w="217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F16F9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lang w:val="en-GB" w:eastAsia="en-CA"/>
              </w:rPr>
              <w:t>Outcome</w:t>
            </w:r>
          </w:p>
        </w:tc>
        <w:tc>
          <w:tcPr>
            <w:tcW w:w="16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0F950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96E60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C0A1B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BB69D3" w:rsidRPr="0046674C" w14:paraId="522FB845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2D1E48D2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Weight gain, kg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DDC6346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2.05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AD95D1C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1.94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FD5A535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2.04</w:t>
            </w:r>
          </w:p>
        </w:tc>
      </w:tr>
      <w:tr w:rsidR="00BB69D3" w:rsidRPr="0046674C" w14:paraId="05A242DF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0BBD1CFD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10DDB4B" w14:textId="198807CB" w:rsidR="00BB69D3" w:rsidRPr="0046674C" w:rsidRDefault="00DD703D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1.98, 2.12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BA2ADBA" w14:textId="16938D5E" w:rsidR="00BB69D3" w:rsidRPr="0046674C" w:rsidRDefault="00DD703D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1.86, 2.02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6AEF9E8C" w14:textId="4B3DD390" w:rsidR="00BB69D3" w:rsidRPr="0046674C" w:rsidRDefault="00DD703D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1.97, 2.12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9C7E2A" w:rsidRPr="0046674C" w14:paraId="63DC3D85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3CEC089A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612E080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1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D3B5F32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1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9BFF30E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2A0A2CED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13310491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A88DBB5" w14:textId="37517551" w:rsidR="009C7E2A" w:rsidRPr="0046674C" w:rsidRDefault="00DD703D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BB69D3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0, 0.1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F618EF6" w14:textId="0445BCF1" w:rsidR="009C7E2A" w:rsidRPr="0046674C" w:rsidRDefault="00DD703D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BB69D3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1, 0.0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6CB655E5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/>
                <w:lang w:eastAsia="en-CA"/>
              </w:rPr>
            </w:pPr>
          </w:p>
        </w:tc>
      </w:tr>
      <w:tr w:rsidR="009C7E2A" w:rsidRPr="0046674C" w14:paraId="139042F3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636A47F4" w14:textId="15DE14DB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F573CE5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83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0C8148D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41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6C94CB3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7CC7CCEA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2065288A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ǂ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63D0FBD0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1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635957EA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0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58EA7C9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3EE097FA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180D39CD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E6F2CA3" w14:textId="1D3552D7" w:rsidR="009C7E2A" w:rsidRPr="0046674C" w:rsidRDefault="00DD703D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BB69D3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0, 0.1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A1047C7" w14:textId="55C102B0" w:rsidR="009C7E2A" w:rsidRPr="0046674C" w:rsidRDefault="00DD703D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BB69D3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1, 0.0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D9E599B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3FD28DB6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93337A6" w14:textId="4BCFC967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CEAAF60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84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6256C812" w14:textId="77777777" w:rsidR="009C7E2A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49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6463E58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/>
                <w:lang w:eastAsia="en-CA"/>
              </w:rPr>
            </w:pPr>
          </w:p>
        </w:tc>
      </w:tr>
      <w:tr w:rsidR="009C7E2A" w:rsidRPr="0046674C" w14:paraId="7769CA55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0B934D7F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D10B477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4E7FCF6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2E0715E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BB69D3" w:rsidRPr="0046674C" w14:paraId="3B02C8ED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30841F03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ength gain, cm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7A67182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9.84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75D63A4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9.57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4C45522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9.69</w:t>
            </w:r>
          </w:p>
        </w:tc>
      </w:tr>
      <w:tr w:rsidR="00BB69D3" w:rsidRPr="0046674C" w14:paraId="4FA5A72F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74E30230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3D7E053" w14:textId="20CC1AA5" w:rsidR="00BB69D3" w:rsidRPr="0046674C" w:rsidRDefault="00DD703D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9.64, 10.05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BC5B7C7" w14:textId="6074A292" w:rsidR="00BB69D3" w:rsidRPr="0046674C" w:rsidRDefault="00DD703D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9.38, 9.75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B282F25" w14:textId="539B0D27" w:rsidR="00BB69D3" w:rsidRPr="0046674C" w:rsidRDefault="00DD703D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9.50, 9.87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9C7E2A" w:rsidRPr="0046674C" w14:paraId="3781A276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210BA2F2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676F4D4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6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C9B5DD5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2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F6B6EAC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7E4BE2FB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03426AE1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60ADD55" w14:textId="064C8C67" w:rsidR="009C7E2A" w:rsidRPr="0046674C" w:rsidRDefault="00DD703D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2, 0.4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9D9C413" w14:textId="0D844ADD" w:rsidR="009C7E2A" w:rsidRPr="0046674C" w:rsidRDefault="00DD703D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9, 0.1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243CE3E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18F3FCBF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04FBBCF" w14:textId="0B9A8D34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DE4D215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67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E5C6052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95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8E80AD3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73DB41CB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6333F8C9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BDC2935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4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825CF91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4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D98A413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5016BB14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3D78013B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FD41145" w14:textId="1FFC775A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3, 0.4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5A75FEE" w14:textId="25A510CA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1, 0.1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117FB76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3D4F963B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1313C69C" w14:textId="67505032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8B70810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02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0BD5343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18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A2FF826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1BEBB861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314339C4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B0BCFFE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F374188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5D9B46E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BB69D3" w:rsidRPr="0046674C" w14:paraId="49C88C91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3D0D219A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WAZ</w:t>
            </w:r>
            <w:r w:rsidRPr="0046674C">
              <w:rPr>
                <w:rFonts w:ascii="Times New Roman" w:hAnsi="Times New Roman" w:cs="Times New Roman"/>
                <w:lang w:val="en-GB"/>
              </w:rPr>
              <w:t>†</w:t>
            </w:r>
            <w:r w:rsidRPr="0046674C">
              <w:rPr>
                <w:rFonts w:ascii="Times New Roman" w:hAnsi="Times New Roman" w:cs="Times New Roman"/>
                <w:vertAlign w:val="superscript"/>
                <w:lang w:val="en-GB"/>
              </w:rPr>
              <w:t>1</w:t>
            </w: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 xml:space="preserve"> change 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BCEEBE9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-0.23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C3D10C1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-0.36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DB87E0D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-0.23</w:t>
            </w:r>
          </w:p>
        </w:tc>
      </w:tr>
      <w:tr w:rsidR="00BB69D3" w:rsidRPr="0046674C" w14:paraId="05987BE1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2DC57A55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BF2D8B0" w14:textId="395C0B0E" w:rsidR="00BB69D3" w:rsidRPr="0046674C" w:rsidRDefault="00E72494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-0.30, -0.16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E6F8830" w14:textId="59CB6452" w:rsidR="00BB69D3" w:rsidRPr="0046674C" w:rsidRDefault="00E72494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-0.43, -0.29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7C898BE" w14:textId="75965ACB" w:rsidR="00BB69D3" w:rsidRPr="0046674C" w:rsidRDefault="00E72494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-0.30, -0.17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9C7E2A" w:rsidRPr="0046674C" w14:paraId="00E08A51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5D52BD2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DFF0343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B2CF15D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3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66345653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2A33C687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12708F0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18EABEB" w14:textId="63D0D69C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09, 0.0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9661550" w14:textId="135677AA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2, -0.0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C4C67B7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463A2C50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1F53E3DD" w14:textId="129C5DA3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0595F50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94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FAA6B96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7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7EE2625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74B0005C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0C2CEDB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C868094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EFF5927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2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50BE72A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164E158A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1F0ABBEA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79D7C876" w14:textId="711B6F0F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09, 0.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66324981" w14:textId="139261E7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1, -0.0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23AD6C5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14041D1D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C9D1E08" w14:textId="6D33618E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295FD03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43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F182958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12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CF6D2DC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508DFABD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7CDD972E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BFDC203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108C222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80C7269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BB69D3" w:rsidRPr="0046674C" w14:paraId="54671FBE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71D90145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LAZ</w:t>
            </w:r>
            <w:r w:rsidRPr="0046674C">
              <w:rPr>
                <w:rFonts w:ascii="Times New Roman" w:hAnsi="Times New Roman" w:cs="Times New Roman"/>
                <w:lang w:val="en-GB"/>
              </w:rPr>
              <w:t>†</w:t>
            </w:r>
            <w:r w:rsidRPr="0046674C">
              <w:rPr>
                <w:rFonts w:ascii="Times New Roman" w:hAnsi="Times New Roman" w:cs="Times New Roman"/>
                <w:vertAlign w:val="superscript"/>
                <w:lang w:val="en-GB"/>
              </w:rPr>
              <w:t>2</w:t>
            </w: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 xml:space="preserve"> chang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D12A163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-0.51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3EC62D67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-0.63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53C8AB79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-0.55</w:t>
            </w:r>
          </w:p>
        </w:tc>
      </w:tr>
      <w:tr w:rsidR="00BB69D3" w:rsidRPr="0046674C" w14:paraId="6582D3B0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13398D40" w14:textId="77777777" w:rsidR="00BB69D3" w:rsidRPr="0046674C" w:rsidRDefault="00BB69D3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21EC7FD5" w14:textId="4E5F3B90" w:rsidR="00BB69D3" w:rsidRPr="0046674C" w:rsidRDefault="00E72494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-0.58, -0.44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8F0CEF9" w14:textId="70D52079" w:rsidR="00BB69D3" w:rsidRPr="0046674C" w:rsidRDefault="00E72494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-0.69, -0.56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1940C99A" w14:textId="62DD823A" w:rsidR="00BB69D3" w:rsidRPr="0046674C" w:rsidRDefault="00E72494" w:rsidP="0046674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(</w:t>
            </w:r>
            <w:r w:rsidR="00BB69D3" w:rsidRPr="0046674C">
              <w:rPr>
                <w:rFonts w:ascii="Times New Roman" w:hAnsi="Times New Roman" w:cs="Times New Roman"/>
                <w:lang w:val="en-GB"/>
              </w:rPr>
              <w:t>-0.61, -0.49</w:t>
            </w:r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9C7E2A" w:rsidRPr="0046674C" w14:paraId="31B9DEEA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66FFF05C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3B4E912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4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4E5DFD61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08</w:t>
            </w:r>
          </w:p>
        </w:tc>
        <w:tc>
          <w:tcPr>
            <w:tcW w:w="1660" w:type="dxa"/>
            <w:shd w:val="clear" w:color="auto" w:fill="auto"/>
            <w:noWrap/>
            <w:vAlign w:val="bottom"/>
            <w:hideMark/>
          </w:tcPr>
          <w:p w14:paraId="06CE41AB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15E860BC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2A98DC6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7DB0CBCE" w14:textId="4FDEDCB7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06, 0.1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028786BD" w14:textId="56401D0E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7, 0.0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2448BF87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9C7E2A" w:rsidRPr="0046674C" w14:paraId="4AB22D2A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0ED3C9BE" w14:textId="13997F1F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6DEF2F66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453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0BFA50CC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97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1CFA5596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/>
                <w:lang w:eastAsia="en-CA"/>
              </w:rPr>
            </w:pPr>
          </w:p>
        </w:tc>
      </w:tr>
      <w:tr w:rsidR="009C7E2A" w:rsidRPr="0046674C" w14:paraId="64BD43E4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307B7DA6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0C901789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4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0EE38829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08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49EB58DF" w14:textId="77777777" w:rsidR="009C7E2A" w:rsidRPr="0046674C" w:rsidRDefault="00D6036C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9C7E2A" w:rsidRPr="0046674C" w14:paraId="64F5F407" w14:textId="77777777" w:rsidTr="0046674C">
        <w:trPr>
          <w:trHeight w:val="315"/>
        </w:trPr>
        <w:tc>
          <w:tcPr>
            <w:tcW w:w="2171" w:type="dxa"/>
            <w:shd w:val="clear" w:color="auto" w:fill="auto"/>
            <w:noWrap/>
            <w:vAlign w:val="bottom"/>
            <w:hideMark/>
          </w:tcPr>
          <w:p w14:paraId="4BE27CB6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4AD727C3" w14:textId="5852A461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06, 0.1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3B1D2EEB" w14:textId="40829FB5" w:rsidR="009C7E2A" w:rsidRPr="0046674C" w:rsidRDefault="00E72494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F026B5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7, 0.0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  <w:bookmarkStart w:id="0" w:name="_GoBack"/>
            <w:bookmarkEnd w:id="0"/>
          </w:p>
        </w:tc>
        <w:tc>
          <w:tcPr>
            <w:tcW w:w="1660" w:type="dxa"/>
            <w:shd w:val="clear" w:color="auto" w:fill="auto"/>
            <w:vAlign w:val="bottom"/>
            <w:hideMark/>
          </w:tcPr>
          <w:p w14:paraId="699DC75C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color w:val="000000"/>
                <w:lang w:eastAsia="en-CA"/>
              </w:rPr>
            </w:pPr>
          </w:p>
        </w:tc>
      </w:tr>
      <w:tr w:rsidR="009C7E2A" w:rsidRPr="0046674C" w14:paraId="2B4EDCD4" w14:textId="77777777" w:rsidTr="0046674C">
        <w:trPr>
          <w:trHeight w:val="375"/>
        </w:trPr>
        <w:tc>
          <w:tcPr>
            <w:tcW w:w="217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FA80E" w14:textId="7CD61BEC" w:rsidR="009C7E2A" w:rsidRPr="0046674C" w:rsidRDefault="001A5B68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9C7E2A"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9FEF00F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436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44C5A85" w14:textId="77777777" w:rsidR="009C7E2A" w:rsidRPr="0046674C" w:rsidRDefault="00F026B5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46674C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00</w:t>
            </w:r>
          </w:p>
        </w:tc>
        <w:tc>
          <w:tcPr>
            <w:tcW w:w="1660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30398FD0" w14:textId="77777777" w:rsidR="009C7E2A" w:rsidRPr="0046674C" w:rsidRDefault="009C7E2A" w:rsidP="004667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</w:tbl>
    <w:p w14:paraId="0B7A88AF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lastRenderedPageBreak/>
        <w:t>Resu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lts are expressed as mean (95% Confidence Interval</w:t>
      </w: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</w:t>
      </w:r>
    </w:p>
    <w:p w14:paraId="76DA68FA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33FA42FF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*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Complete case a</w:t>
      </w:r>
      <w:r w:rsidR="00313AA1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nalysis includes data from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children who attended the final 24-month trial visit  </w:t>
      </w:r>
    </w:p>
    <w:p w14:paraId="22E8F400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14:paraId="5DE562CA" w14:textId="77777777"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 w:rsidRPr="005650DD">
        <w:rPr>
          <w:rFonts w:ascii="Times New Roman" w:eastAsia="Times New Roman" w:hAnsi="Times New Roman" w:cs="Times New Roman"/>
          <w:color w:val="000000"/>
          <w:lang w:val="en-GB" w:eastAsia="en-CA"/>
        </w:rPr>
        <w:t>**</w:t>
      </w:r>
      <w:r w:rsidRPr="002644E5"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1 (M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/PB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2-month visit and placebo at the 18-month visit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; </w:t>
      </w:r>
      <w:r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2 (P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O/M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placebo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the 12-month visit 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and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8-month visit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; </w:t>
      </w:r>
      <w:r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3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3 (M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/M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2 and 18-month visit</w:t>
      </w:r>
    </w:p>
    <w:p w14:paraId="440BC177" w14:textId="77777777"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14:paraId="1209C328" w14:textId="77777777" w:rsidR="00A86D6D" w:rsidRDefault="00A86D6D" w:rsidP="00A86D6D">
      <w:pPr>
        <w:pStyle w:val="ListParagraph"/>
        <w:tabs>
          <w:tab w:val="left" w:pos="8505"/>
        </w:tabs>
        <w:spacing w:after="0" w:line="240" w:lineRule="auto"/>
        <w:ind w:left="0"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ǂ Adjusted models include age, sex, socioeconomic status and continued breastfeeding at 12 months of age</w:t>
      </w:r>
    </w:p>
    <w:p w14:paraId="1B908F9A" w14:textId="77777777"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14:paraId="13E1D805" w14:textId="77777777"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sz w:val="24"/>
          <w:szCs w:val="24"/>
          <w:lang w:val="en-GB"/>
        </w:rPr>
      </w:pPr>
      <w:r w:rsidRPr="00924D8E">
        <w:rPr>
          <w:rFonts w:ascii="Times New Roman" w:hAnsi="Times New Roman" w:cs="Times New Roman"/>
          <w:sz w:val="24"/>
          <w:szCs w:val="24"/>
          <w:lang w:val="en-GB"/>
        </w:rPr>
        <w:t>†</w:t>
      </w:r>
      <w:r w:rsidRPr="00924D8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WAZ=weight-for-age </w:t>
      </w:r>
      <w:proofErr w:type="gramStart"/>
      <w:r w:rsidRPr="00924D8E">
        <w:rPr>
          <w:rFonts w:ascii="Times New Roman" w:hAnsi="Times New Roman" w:cs="Times New Roman"/>
          <w:sz w:val="24"/>
          <w:szCs w:val="24"/>
          <w:lang w:val="en-GB"/>
        </w:rPr>
        <w:t>z</w:t>
      </w:r>
      <w:proofErr w:type="gramEnd"/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 score; </w:t>
      </w:r>
      <w:r w:rsidRPr="00924D8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>
        <w:rPr>
          <w:rFonts w:ascii="Times New Roman" w:hAnsi="Times New Roman" w:cs="Times New Roman"/>
          <w:sz w:val="24"/>
          <w:szCs w:val="24"/>
          <w:lang w:val="en-GB"/>
        </w:rPr>
        <w:t>LA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>Z=</w:t>
      </w:r>
      <w:r>
        <w:rPr>
          <w:rFonts w:ascii="Times New Roman" w:hAnsi="Times New Roman" w:cs="Times New Roman"/>
          <w:sz w:val="24"/>
          <w:szCs w:val="24"/>
          <w:lang w:val="en-GB"/>
        </w:rPr>
        <w:t>length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>-for-age z score. Z score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were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 derived using WHO international </w:t>
      </w:r>
      <w:r w:rsidRPr="0046674C">
        <w:rPr>
          <w:rFonts w:ascii="Times New Roman" w:hAnsi="Times New Roman" w:cs="Times New Roman"/>
          <w:sz w:val="24"/>
          <w:szCs w:val="24"/>
          <w:lang w:val="en-GB"/>
        </w:rPr>
        <w:t xml:space="preserve">growth standards </w:t>
      </w:r>
      <w:r w:rsidR="00F16B62" w:rsidRPr="0046674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46674C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e Onis&lt;/Author&gt;&lt;Year&gt;2009&lt;/Year&gt;&lt;RecNum&gt;76&lt;/RecNum&gt;&lt;DisplayText&gt;[34]&lt;/DisplayText&gt;&lt;record&gt;&lt;rec-number&gt;76&lt;/rec-number&gt;&lt;foreign-keys&gt;&lt;key app="EN" db-id="txe5x5xeparva9e9w9uvdad6af99wezw5r9r"&gt;76&lt;/key&gt;&lt;/foreign-keys&gt;&lt;ref-type name="Journal Article"&gt;17&lt;/ref-type&gt;&lt;contributors&gt;&lt;authors&gt;&lt;author&gt;de Onis, M.&lt;/author&gt;&lt;author&gt;Garza, C.&lt;/author&gt;&lt;author&gt;Onyango, A.W.&lt;/author&gt;&lt;author&gt;Rolland-Cachera, M.F.&lt;/author&gt;&lt;author&gt;le Comité de nutrition de la Société française de pédiatrie,&lt;/author&gt;&lt;/authors&gt;&lt;/contributors&gt;&lt;titles&gt;&lt;title&gt;WHO growth standards for infants and young children [in French]&lt;/title&gt;&lt;secondary-title&gt;Archives de Pédiatrie&lt;/secondary-title&gt;&lt;/titles&gt;&lt;periodical&gt;&lt;full-title&gt;Archives de Pédiatrie&lt;/full-title&gt;&lt;abbr-1&gt;Arch Pediatr&lt;/abbr-1&gt;&lt;/periodical&gt;&lt;pages&gt;47-53&lt;/pages&gt;&lt;volume&gt;16&lt;/volume&gt;&lt;number&gt;1&lt;/number&gt;&lt;dates&gt;&lt;year&gt;2009&lt;/year&gt;&lt;/dates&gt;&lt;urls&gt;&lt;/urls&gt;&lt;/record&gt;&lt;/Cite&gt;&lt;/EndNote&gt;</w:instrText>
      </w:r>
      <w:r w:rsidR="00F16B62" w:rsidRPr="0046674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46674C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r w:rsidR="0046674C" w:rsidRPr="0046674C">
        <w:rPr>
          <w:rFonts w:ascii="Times New Roman" w:hAnsi="Times New Roman" w:cs="Times New Roman"/>
          <w:sz w:val="24"/>
          <w:szCs w:val="24"/>
        </w:rPr>
        <w:t>36</w:t>
      </w:r>
      <w:r w:rsidRPr="0046674C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F16B62" w:rsidRPr="0046674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p w14:paraId="5A28FFD2" w14:textId="77777777" w:rsidR="0021463B" w:rsidRPr="00A86D6D" w:rsidRDefault="0021463B" w:rsidP="00C732A4">
      <w:pPr>
        <w:spacing w:before="240" w:after="0" w:line="240" w:lineRule="auto"/>
        <w:ind w:left="360"/>
        <w:rPr>
          <w:rFonts w:ascii="Times New Roman" w:hAnsi="Times New Roman" w:cs="Times New Roman"/>
          <w:sz w:val="24"/>
          <w:szCs w:val="24"/>
          <w:lang w:val="en-GB"/>
        </w:rPr>
      </w:pPr>
    </w:p>
    <w:p w14:paraId="71EB0A7B" w14:textId="77777777" w:rsidR="0021463B" w:rsidRDefault="0021463B" w:rsidP="00C732A4">
      <w:pPr>
        <w:spacing w:before="240"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60FDFFCD" w14:textId="77777777" w:rsidR="0021463B" w:rsidRDefault="0021463B" w:rsidP="00C732A4">
      <w:pPr>
        <w:spacing w:before="240"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0B4B43B4" w14:textId="77777777" w:rsidR="0021463B" w:rsidRDefault="0021463B" w:rsidP="00C732A4">
      <w:pPr>
        <w:spacing w:before="240"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6170F6E7" w14:textId="77777777" w:rsidR="0021463B" w:rsidRDefault="0021463B" w:rsidP="00C732A4">
      <w:pPr>
        <w:spacing w:before="240"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45BCE3B2" w14:textId="77777777" w:rsidR="0021463B" w:rsidRDefault="0021463B" w:rsidP="00C732A4">
      <w:pPr>
        <w:spacing w:before="240"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7A77ED17" w14:textId="77777777" w:rsidR="0021463B" w:rsidRDefault="0021463B">
      <w:pPr>
        <w:rPr>
          <w:rFonts w:ascii="Times New Roman" w:hAnsi="Times New Roman" w:cs="Times New Roman"/>
          <w:sz w:val="24"/>
          <w:szCs w:val="24"/>
        </w:rPr>
      </w:pPr>
    </w:p>
    <w:sectPr w:rsidR="0021463B" w:rsidSect="0028560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37334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F473DE"/>
    <w:multiLevelType w:val="hybridMultilevel"/>
    <w:tmpl w:val="2128637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19367F9"/>
    <w:multiLevelType w:val="hybridMultilevel"/>
    <w:tmpl w:val="D96243D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F1D030F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754DD7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3D77B0"/>
    <w:rsid w:val="00085BA9"/>
    <w:rsid w:val="000B4ABA"/>
    <w:rsid w:val="001355BA"/>
    <w:rsid w:val="00174B8E"/>
    <w:rsid w:val="001A5B68"/>
    <w:rsid w:val="001F119E"/>
    <w:rsid w:val="0021463B"/>
    <w:rsid w:val="00223252"/>
    <w:rsid w:val="0023704C"/>
    <w:rsid w:val="00241BDC"/>
    <w:rsid w:val="0028560A"/>
    <w:rsid w:val="002D3725"/>
    <w:rsid w:val="002F6216"/>
    <w:rsid w:val="00313AA1"/>
    <w:rsid w:val="00346433"/>
    <w:rsid w:val="00355A99"/>
    <w:rsid w:val="00367C55"/>
    <w:rsid w:val="0038483E"/>
    <w:rsid w:val="003B67A4"/>
    <w:rsid w:val="003C62F7"/>
    <w:rsid w:val="003D77B0"/>
    <w:rsid w:val="00407A52"/>
    <w:rsid w:val="00420A5C"/>
    <w:rsid w:val="0042387B"/>
    <w:rsid w:val="00437E7D"/>
    <w:rsid w:val="00455CE2"/>
    <w:rsid w:val="0046674C"/>
    <w:rsid w:val="00472A62"/>
    <w:rsid w:val="004B60FA"/>
    <w:rsid w:val="004C1185"/>
    <w:rsid w:val="005109FB"/>
    <w:rsid w:val="00544BD3"/>
    <w:rsid w:val="005712EA"/>
    <w:rsid w:val="005B2937"/>
    <w:rsid w:val="005D7520"/>
    <w:rsid w:val="006A4E3E"/>
    <w:rsid w:val="006B51CD"/>
    <w:rsid w:val="006B69EB"/>
    <w:rsid w:val="006C071C"/>
    <w:rsid w:val="006C4DF1"/>
    <w:rsid w:val="006D1D20"/>
    <w:rsid w:val="006D4934"/>
    <w:rsid w:val="006E4D28"/>
    <w:rsid w:val="0072138D"/>
    <w:rsid w:val="00741A20"/>
    <w:rsid w:val="00802BC6"/>
    <w:rsid w:val="00806888"/>
    <w:rsid w:val="0082648A"/>
    <w:rsid w:val="00832D03"/>
    <w:rsid w:val="008C3C79"/>
    <w:rsid w:val="008C47CE"/>
    <w:rsid w:val="00906FF2"/>
    <w:rsid w:val="00913B40"/>
    <w:rsid w:val="009A2E22"/>
    <w:rsid w:val="009B57AB"/>
    <w:rsid w:val="009B6958"/>
    <w:rsid w:val="009C7E2A"/>
    <w:rsid w:val="009D0951"/>
    <w:rsid w:val="009D220E"/>
    <w:rsid w:val="00A86D6D"/>
    <w:rsid w:val="00B674CF"/>
    <w:rsid w:val="00BA466A"/>
    <w:rsid w:val="00BA4E97"/>
    <w:rsid w:val="00BA7C2E"/>
    <w:rsid w:val="00BB5116"/>
    <w:rsid w:val="00BB69D3"/>
    <w:rsid w:val="00BE2249"/>
    <w:rsid w:val="00BE3637"/>
    <w:rsid w:val="00C16113"/>
    <w:rsid w:val="00C732A4"/>
    <w:rsid w:val="00C90CFE"/>
    <w:rsid w:val="00CD379D"/>
    <w:rsid w:val="00CD5E64"/>
    <w:rsid w:val="00D167C9"/>
    <w:rsid w:val="00D35223"/>
    <w:rsid w:val="00D6036C"/>
    <w:rsid w:val="00D66CE7"/>
    <w:rsid w:val="00D94B0F"/>
    <w:rsid w:val="00DD703D"/>
    <w:rsid w:val="00DF738A"/>
    <w:rsid w:val="00E06B9E"/>
    <w:rsid w:val="00E52EC8"/>
    <w:rsid w:val="00E53638"/>
    <w:rsid w:val="00E72494"/>
    <w:rsid w:val="00F026B5"/>
    <w:rsid w:val="00F16B62"/>
    <w:rsid w:val="00FA2C17"/>
    <w:rsid w:val="00FA3A0F"/>
    <w:rsid w:val="00FC1A08"/>
    <w:rsid w:val="00FE27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6353E2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56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D77B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46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89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6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95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7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7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54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9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92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2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451</Words>
  <Characters>2571</Characters>
  <Application>Microsoft Macintosh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ene.Joseph</dc:creator>
  <cp:lastModifiedBy>Serene Joseph</cp:lastModifiedBy>
  <cp:revision>4</cp:revision>
  <dcterms:created xsi:type="dcterms:W3CDTF">2015-08-16T20:31:00Z</dcterms:created>
  <dcterms:modified xsi:type="dcterms:W3CDTF">2015-08-16T20:39:00Z</dcterms:modified>
</cp:coreProperties>
</file>